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bstract"/>
      <w:bookmarkStart w:id="2" w:name="acknowledgements"/>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1"/>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42B33556"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Note, w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5C42AB97"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97D380E"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737794">
        <w:t>—and between—</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t>
      </w:r>
      <w:r w:rsidR="00375621">
        <w:lastRenderedPageBreak/>
        <w:t xml:space="preserve">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B02213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Maps in Byrne (2008; Fig</w:t>
      </w:r>
      <w:r w:rsidR="00D05FCB">
        <w:t>ure</w:t>
      </w:r>
      <w:bookmarkStart w:id="7" w:name="_GoBack"/>
      <w:bookmarkEnd w:id="7"/>
      <w:r w:rsidR="0005522C">
        <w:t xml:space="preserve">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w:t>
      </w:r>
      <w:r w:rsidR="005C122F">
        <w:rPr>
          <w:sz w:val="24"/>
          <w:szCs w:val="24"/>
        </w:rPr>
        <w:lastRenderedPageBreak/>
        <w:t xml:space="preserve">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3AA34AC"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 xml:space="preserve">Frequencies are </w:t>
      </w:r>
      <w:r w:rsidR="0093581A">
        <w:t xml:space="preserve">scaled as </w:t>
      </w:r>
      <w:r w:rsidR="0093581A">
        <w:t xml:space="preserve">the </w:t>
      </w:r>
      <w:r w:rsidR="0093581A">
        <w:t>proportions of cells</w:t>
      </w:r>
      <w:r w:rsidR="0093581A" w:rsidRPr="00CC1818">
        <w:t xml:space="preserve"> </w:t>
      </w:r>
      <w:r w:rsidR="0093581A">
        <w:t>within each region</w:t>
      </w:r>
      <w:r w:rsidR="0093581A">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E4506" w14:textId="77777777" w:rsidR="00A561FF" w:rsidRDefault="00A561FF">
      <w:pPr>
        <w:spacing w:after="0"/>
      </w:pPr>
      <w:r>
        <w:separator/>
      </w:r>
    </w:p>
  </w:endnote>
  <w:endnote w:type="continuationSeparator" w:id="0">
    <w:p w14:paraId="32DB7C9C" w14:textId="77777777" w:rsidR="00A561FF" w:rsidRDefault="00A561FF">
      <w:pPr>
        <w:spacing w:after="0"/>
      </w:pPr>
      <w:r>
        <w:continuationSeparator/>
      </w:r>
    </w:p>
  </w:endnote>
  <w:endnote w:type="continuationNotice" w:id="1">
    <w:p w14:paraId="513C6A00" w14:textId="77777777" w:rsidR="00A561FF" w:rsidRDefault="00A561F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C04DE" w:rsidRDefault="007C04D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C04DE" w:rsidRDefault="007C04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19B75" w14:textId="77777777" w:rsidR="00A561FF" w:rsidRDefault="00A561FF">
      <w:r>
        <w:separator/>
      </w:r>
    </w:p>
  </w:footnote>
  <w:footnote w:type="continuationSeparator" w:id="0">
    <w:p w14:paraId="0651699A" w14:textId="77777777" w:rsidR="00A561FF" w:rsidRDefault="00A561FF">
      <w:r>
        <w:continuationSeparator/>
      </w:r>
    </w:p>
  </w:footnote>
  <w:footnote w:type="continuationNotice" w:id="1">
    <w:p w14:paraId="2CF18A19" w14:textId="77777777" w:rsidR="00A561FF" w:rsidRDefault="00A561F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F1216-049E-0744-B906-0ACDBDEFF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2</TotalTime>
  <Pages>26</Pages>
  <Words>40707</Words>
  <Characters>232030</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19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88</cp:revision>
  <cp:lastPrinted>2020-01-06T10:27:00Z</cp:lastPrinted>
  <dcterms:created xsi:type="dcterms:W3CDTF">2019-12-03T09:32:00Z</dcterms:created>
  <dcterms:modified xsi:type="dcterms:W3CDTF">2020-01-1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